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 xml:space="preserve">s </w:t>
      </w:r>
      <w:r w:rsidR="00645E4F">
        <w:t>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xml:space="preserve">.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0"/>
      <w:commentRangeEnd w:id="80"/>
      <w:r>
        <w:rPr>
          <w:rStyle w:val="Refdecomentrio"/>
        </w:rPr>
        <w:commentReference w:id="80"/>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35746E1" w:rsidR="00B61F3A" w:rsidRDefault="00B61F3A" w:rsidP="00972812">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Tela </w:t>
      </w:r>
      <w:r w:rsidR="002C4866">
        <w:t>introdutória</w:t>
      </w:r>
      <w:r>
        <w:t xml:space="preserve"> da aplicação </w:t>
      </w:r>
      <w:r w:rsidRPr="00B61F3A">
        <w:t>(próprio, 2020)</w:t>
      </w:r>
      <w:bookmarkEnd w:id="85"/>
    </w:p>
    <w:p w14:paraId="312FD9DB" w14:textId="4D36E7A1" w:rsidR="0041211D" w:rsidRPr="0041211D" w:rsidRDefault="0041211D" w:rsidP="00972812">
      <w:pPr>
        <w:pStyle w:val="Ttulo3"/>
      </w:pPr>
      <w:bookmarkStart w:id="86" w:name="_Toc54931555"/>
      <w:r>
        <w:t>Telas da aplicação</w:t>
      </w:r>
      <w:bookmarkEnd w:id="86"/>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1D6FB74" w:rsidR="002C4866" w:rsidRDefault="00EF3570" w:rsidP="00972812">
      <w:pPr>
        <w:pStyle w:val="Legenda"/>
      </w:pPr>
      <w:bookmarkStart w:id="87" w:name="_Ref54973486"/>
      <w:bookmarkStart w:id="88" w:name="_Toc54973568"/>
      <w:r>
        <w:t xml:space="preserve">Figura </w:t>
      </w:r>
      <w:r w:rsidR="00227D4F">
        <w:fldChar w:fldCharType="begin"/>
      </w:r>
      <w:r w:rsidR="00227D4F">
        <w:instrText xml:space="preserve"> SEQ Figura \* ARABIC </w:instrText>
      </w:r>
      <w:r w:rsidR="00227D4F">
        <w:fldChar w:fldCharType="separate"/>
      </w:r>
      <w:r w:rsidR="00772326">
        <w:rPr>
          <w:noProof/>
        </w:rPr>
        <w:t>11</w:t>
      </w:r>
      <w:r w:rsidR="00227D4F">
        <w:rPr>
          <w:noProof/>
        </w:rPr>
        <w:fldChar w:fldCharType="end"/>
      </w:r>
      <w:bookmarkEnd w:id="87"/>
      <w:r>
        <w:t xml:space="preserve"> Tela de login da aplicação </w:t>
      </w:r>
      <w:r w:rsidRPr="00286A2A">
        <w:t>(próprio, 2020)</w:t>
      </w:r>
      <w:bookmarkEnd w:id="88"/>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04599CE" w:rsidR="00EF3570" w:rsidRDefault="004F5E97" w:rsidP="00972812">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457D80">
        <w:t>T</w:t>
      </w:r>
      <w:r>
        <w:t xml:space="preserve">ela de preenchimento do contexto </w:t>
      </w:r>
      <w:r w:rsidRPr="006D6B7A">
        <w:t>(próprio, 2020)</w:t>
      </w:r>
      <w:bookmarkEnd w:id="9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85AEE08" w:rsidR="00C75F43" w:rsidRDefault="00171C68" w:rsidP="00972812">
      <w:pPr>
        <w:pStyle w:val="Legenda"/>
        <w:rPr>
          <w:noProof/>
        </w:rPr>
      </w:pPr>
      <w:bookmarkStart w:id="91" w:name="_Ref54973469"/>
      <w:bookmarkStart w:id="92" w:name="_Toc54973570"/>
      <w:r>
        <w:t xml:space="preserve">Figura </w:t>
      </w:r>
      <w:r w:rsidR="00227D4F">
        <w:fldChar w:fldCharType="begin"/>
      </w:r>
      <w:r w:rsidR="00227D4F">
        <w:instrText xml:space="preserve"> SEQ Figura \* ARABIC </w:instrText>
      </w:r>
      <w:r w:rsidR="00227D4F">
        <w:fldChar w:fldCharType="separate"/>
      </w:r>
      <w:r w:rsidR="00772326">
        <w:rPr>
          <w:noProof/>
        </w:rPr>
        <w:t>13</w:t>
      </w:r>
      <w:r w:rsidR="00227D4F">
        <w:rPr>
          <w:noProof/>
        </w:rPr>
        <w:fldChar w:fldCharType="end"/>
      </w:r>
      <w:bookmarkEnd w:id="91"/>
      <w:r>
        <w:t xml:space="preserve"> Tela da lista de dispositivos do Spotify</w:t>
      </w:r>
      <w:r>
        <w:rPr>
          <w:noProof/>
        </w:rPr>
        <w:t xml:space="preserve"> </w:t>
      </w:r>
      <w:r w:rsidRPr="00580B5B">
        <w:rPr>
          <w:noProof/>
        </w:rPr>
        <w:t>(próprio, 2020)</w:t>
      </w:r>
      <w:bookmarkEnd w:id="92"/>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174718DA" w:rsidR="00171C68" w:rsidRDefault="00171C68" w:rsidP="00972812">
      <w:pPr>
        <w:pStyle w:val="Legenda"/>
      </w:pPr>
      <w:bookmarkStart w:id="93" w:name="_Ref54973458"/>
      <w:bookmarkStart w:id="94" w:name="_Toc54973571"/>
      <w:r>
        <w:t xml:space="preserve">Figura </w:t>
      </w:r>
      <w:r w:rsidR="00227D4F">
        <w:fldChar w:fldCharType="begin"/>
      </w:r>
      <w:r w:rsidR="00227D4F">
        <w:instrText xml:space="preserve"> SEQ Figura \* ARABIC </w:instrText>
      </w:r>
      <w:r w:rsidR="00227D4F">
        <w:fldChar w:fldCharType="separate"/>
      </w:r>
      <w:r w:rsidR="00772326">
        <w:rPr>
          <w:noProof/>
        </w:rPr>
        <w:t>14</w:t>
      </w:r>
      <w:r w:rsidR="00227D4F">
        <w:rPr>
          <w:noProof/>
        </w:rPr>
        <w:fldChar w:fldCharType="end"/>
      </w:r>
      <w:bookmarkEnd w:id="93"/>
      <w:r>
        <w:t xml:space="preserve"> </w:t>
      </w:r>
      <w:r w:rsidR="00F9036E">
        <w:t>T</w:t>
      </w:r>
      <w:r>
        <w:t xml:space="preserve">ela principal, a qual apresenta a música sendo reproduzida ao usuário </w:t>
      </w:r>
      <w:r w:rsidRPr="00A73EA3">
        <w:t>(próprio, 2020)</w:t>
      </w:r>
      <w:bookmarkEnd w:id="94"/>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4EFB6F27" w:rsidR="006955F2" w:rsidRDefault="006955F2" w:rsidP="00972812">
      <w:pPr>
        <w:pStyle w:val="Legenda"/>
      </w:pPr>
      <w:bookmarkStart w:id="95" w:name="_Ref54973404"/>
      <w:bookmarkStart w:id="96" w:name="_Toc54973572"/>
      <w:r>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t xml:space="preserve"> Tela de busca de músicas que encaixem melhor no momento </w:t>
      </w:r>
      <w:r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Reac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tornaria 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rPr>
        <w:t>Javascript</w:t>
      </w:r>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Github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r w:rsidR="000C1A86">
        <w:t>F</w:t>
      </w:r>
      <w:r>
        <w:t>irebase</w:t>
      </w:r>
      <w:bookmarkEnd w:id="101"/>
    </w:p>
    <w:p w14:paraId="6733EB29" w14:textId="21C96CF2" w:rsidR="009D5C44" w:rsidRDefault="007C31E3" w:rsidP="00972812">
      <w:r>
        <w:tab/>
        <w:t>Ao final do experimento, foi exportado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r w:rsidRPr="001C6C85">
        <w:rPr>
          <w:i/>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 xml:space="preserve">A ação </w:t>
      </w:r>
      <w:r w:rsidRPr="002A41B9">
        <w:t>LOAD_LOCATION</w:t>
      </w:r>
      <w:r w:rsidRPr="002A41B9">
        <w:t xml:space="preserve"> foi ignorada</w:t>
      </w:r>
      <w:r>
        <w:t xml:space="preserve"> nesse momento no sistema e </w:t>
      </w:r>
      <w:r w:rsidR="00EB3737">
        <w:t>irá</w:t>
      </w:r>
      <w:r>
        <w:t xml:space="preserve"> ficar como um trabalho futuro.</w:t>
      </w:r>
      <w:r w:rsidR="00617EDC">
        <w:t xml:space="preserve"> </w:t>
      </w:r>
      <w:r w:rsidR="00617EDC" w:rsidRPr="00EB3737">
        <w:t xml:space="preserve">As ações </w:t>
      </w:r>
      <w:r w:rsidR="00617EDC" w:rsidRPr="00EB3737">
        <w:t>CHANGE_MUSIC_TIME</w:t>
      </w:r>
      <w:r w:rsidR="00EB3737" w:rsidRPr="00EB3737">
        <w:t xml:space="preserve">, </w:t>
      </w:r>
      <w:r w:rsidR="00EB3737" w:rsidRPr="00EB3737">
        <w:t>CHOOSE_FEELING_TO_BE_LIKE</w:t>
      </w:r>
      <w:r w:rsidR="00EB3737" w:rsidRPr="00EB3737">
        <w:t xml:space="preserve">, </w:t>
      </w:r>
      <w:r w:rsidR="00EB3737" w:rsidRPr="00EB3737">
        <w:t>LIKED_ARTIST</w:t>
      </w:r>
      <w:r w:rsidR="00EB3737" w:rsidRPr="00EB3737">
        <w:t xml:space="preserve">, </w:t>
      </w:r>
      <w:r w:rsidR="00EB3737" w:rsidRPr="00EB3737">
        <w:t>LIKED_GENRE</w:t>
      </w:r>
      <w:r w:rsidR="00EB3737" w:rsidRPr="00EB3737">
        <w:t xml:space="preserv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w:t>
      </w:r>
      <w:r w:rsidR="00334FD9" w:rsidRPr="00334FD9">
        <w:t>HIDE_DETAILS</w:t>
      </w:r>
      <w:r w:rsidR="00334FD9" w:rsidRPr="00334FD9">
        <w:t xml:space="preserve">, </w:t>
      </w:r>
      <w:r w:rsidR="00334FD9" w:rsidRPr="00334FD9">
        <w:t>PAUSE_MUSIC</w:t>
      </w:r>
      <w:r w:rsidR="00334FD9" w:rsidRPr="00334FD9">
        <w:t xml:space="preserve">, </w:t>
      </w:r>
      <w:r w:rsidR="00334FD9" w:rsidRPr="00334FD9">
        <w:t>PLAY_MUSIC</w:t>
      </w:r>
      <w:r w:rsidR="00334FD9" w:rsidRPr="00334FD9">
        <w:t xml:space="preserve">, </w:t>
      </w:r>
      <w:r w:rsidR="00334FD9" w:rsidRPr="00334FD9">
        <w:t>SHOW_DETAILS</w:t>
      </w:r>
      <w:r w:rsidR="00334FD9" w:rsidRPr="00334FD9">
        <w:t xml:space="preserve">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11" w:name="_Toc54931578"/>
      <w:bookmarkStart w:id="112" w:name="_Ref55256921"/>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bookmarkEnd w:id="112"/>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 xml:space="preserve">Registro </w:t>
            </w:r>
            <w:r w:rsidRPr="00317470">
              <w:t>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w:t>
            </w:r>
            <w:r w:rsidRPr="00317470">
              <w:t xml:space="preserve">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3" w:name="_Ref54973329"/>
      <w:bookmarkStart w:id="114"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5" w:name="_Ref54973321"/>
      <w:bookmarkStart w:id="116"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5"/>
      <w:r>
        <w:t xml:space="preserve"> Representação dos eventos salvos no Firebase</w:t>
      </w:r>
      <w:r w:rsidR="00180781">
        <w:t xml:space="preserve"> </w:t>
      </w:r>
      <w:r w:rsidR="00180781" w:rsidRPr="00A73EA3">
        <w:t>(próprio, 2020)</w:t>
      </w:r>
      <w:bookmarkEnd w:id="11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7" w:name="_Ref54973316"/>
      <w:bookmarkStart w:id="118"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9" w:name="_Ref54973306"/>
      <w:bookmarkStart w:id="120"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1" w:name="_Ref54973298"/>
      <w:bookmarkStart w:id="122"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3" w:name="_Ref53955795"/>
      <w:bookmarkStart w:id="124"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24"/>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5" w:name="_Ref54908939"/>
      <w:bookmarkStart w:id="126" w:name="_Toc54931564"/>
      <w:r>
        <w:t>Testes com KNN</w:t>
      </w:r>
      <w:bookmarkEnd w:id="125"/>
      <w:bookmarkEnd w:id="126"/>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7" w:name="_Toc54931565"/>
      <w:r>
        <w:t>Taxonomia dos gêneros</w:t>
      </w:r>
      <w:bookmarkEnd w:id="12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8" w:name="_Toc54931566"/>
      <w:r>
        <w:t xml:space="preserve">Modelagem </w:t>
      </w:r>
      <w:r w:rsidR="00CC1095">
        <w:t xml:space="preserve">do </w:t>
      </w:r>
      <w:r>
        <w:t>sistema</w:t>
      </w:r>
      <w:r w:rsidR="00726572">
        <w:t xml:space="preserve"> </w:t>
      </w:r>
      <w:r w:rsidR="00AE024C">
        <w:rPr>
          <w:i/>
        </w:rPr>
        <w:t>LORS</w:t>
      </w:r>
      <w:bookmarkEnd w:id="12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9" w:name="_Ref54973275"/>
      <w:bookmarkStart w:id="130"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9"/>
      <w:r>
        <w:t xml:space="preserve"> Visão macro do sistema LORS </w:t>
      </w:r>
      <w:r w:rsidRPr="00A73EA3">
        <w:t>(próprio, 2020)</w:t>
      </w:r>
      <w:bookmarkEnd w:id="13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1" w:name="_Toc54931567"/>
      <w:r>
        <w:t>POC (</w:t>
      </w:r>
      <w:r w:rsidRPr="0057045C">
        <w:t>Proof of Concept</w:t>
      </w:r>
      <w:r>
        <w:t>)</w:t>
      </w:r>
      <w:bookmarkEnd w:id="13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3CD7B9E5" w:rsidR="001E49AE" w:rsidRPr="00054F5A" w:rsidRDefault="001E49AE" w:rsidP="00972812">
      <w:pPr>
        <w:pStyle w:val="Ttulo3"/>
      </w:pPr>
      <w:bookmarkStart w:id="132" w:name="_Ref54920174"/>
      <w:bookmarkStart w:id="133" w:name="_Toc54931568"/>
      <w:r>
        <w:t>Servidor</w:t>
      </w:r>
      <w:bookmarkEnd w:id="132"/>
      <w:bookmarkEnd w:id="133"/>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4" w:name="_Toc54931569"/>
      <w:r>
        <w:t>Hospedagem</w:t>
      </w:r>
      <w:bookmarkEnd w:id="13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5" w:name="_Toc54931570"/>
      <w:r>
        <w:t>Recomendação</w:t>
      </w:r>
      <w:bookmarkEnd w:id="13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6" w:name="_Ref54920412"/>
      <w:bookmarkStart w:id="137"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6"/>
      <w:r>
        <w:t xml:space="preserve"> Campos e seus respectivos valores utilizados</w:t>
      </w:r>
      <w:r>
        <w:rPr>
          <w:noProof/>
        </w:rPr>
        <w:t xml:space="preserve"> na recomendação</w:t>
      </w:r>
      <w:r w:rsidR="00772326">
        <w:rPr>
          <w:noProof/>
        </w:rPr>
        <w:t xml:space="preserve"> </w:t>
      </w:r>
      <w:r w:rsidR="00772326" w:rsidRPr="00A73EA3">
        <w:t>(próprio, 2020)</w:t>
      </w:r>
      <w:bookmarkEnd w:id="13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8" w:name="_Toc54931571"/>
      <w:r>
        <w:t>Resultado da recomendação</w:t>
      </w:r>
      <w:r w:rsidR="00E162DC">
        <w:t xml:space="preserve"> (integração app)</w:t>
      </w:r>
      <w:bookmarkEnd w:id="13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9" w:name="_Ref54973248"/>
      <w:bookmarkStart w:id="140"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9"/>
      <w:r>
        <w:t xml:space="preserve"> Tela de recomendações </w:t>
      </w:r>
      <w:r w:rsidRPr="00A73EA3">
        <w:t>(próprio, 2020)</w:t>
      </w:r>
      <w:bookmarkEnd w:id="14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1" w:name="_Toc54931572"/>
      <w:r>
        <w:t>Resultados do experimento</w:t>
      </w:r>
      <w:bookmarkEnd w:id="14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2" w:name="_Ref55013755"/>
      <w:bookmarkStart w:id="143"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2"/>
      <w:r>
        <w:t xml:space="preserve"> relação dos </w:t>
      </w:r>
      <w:r w:rsidR="00CC3975">
        <w:t>gêneros</w:t>
      </w:r>
      <w:r>
        <w:t xml:space="preserve"> e a classe utilizada no KNN </w:t>
      </w:r>
      <w:r w:rsidRPr="00205C38">
        <w:t>(próprio, 2020)</w:t>
      </w:r>
      <w:bookmarkEnd w:id="14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4"/>
            <w:r>
              <w:t>184</w:t>
            </w:r>
            <w:commentRangeEnd w:id="144"/>
            <w:r w:rsidR="009D5421">
              <w:rPr>
                <w:rStyle w:val="Refdecomentrio"/>
              </w:rPr>
              <w:commentReference w:id="14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5"/>
            <w:r>
              <w:t>180</w:t>
            </w:r>
            <w:commentRangeEnd w:id="145"/>
            <w:r w:rsidR="0055253D">
              <w:rPr>
                <w:rStyle w:val="Refdecomentrio"/>
              </w:rPr>
              <w:commentReference w:id="14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6"/>
            <w:r>
              <w:t>46</w:t>
            </w:r>
            <w:commentRangeEnd w:id="146"/>
            <w:r w:rsidR="0055253D">
              <w:rPr>
                <w:rStyle w:val="Refdecomentrio"/>
              </w:rPr>
              <w:commentReference w:id="14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7"/>
            <w:r>
              <w:t>38</w:t>
            </w:r>
            <w:commentRangeEnd w:id="147"/>
            <w:r w:rsidR="0055253D">
              <w:rPr>
                <w:rStyle w:val="Refdecomentrio"/>
              </w:rPr>
              <w:commentReference w:id="147"/>
            </w:r>
          </w:p>
        </w:tc>
      </w:tr>
    </w:tbl>
    <w:p w14:paraId="51E5EBFE" w14:textId="070943A9" w:rsidR="005272A3" w:rsidRDefault="003924EC" w:rsidP="003924EC">
      <w:pPr>
        <w:pStyle w:val="Legenda"/>
      </w:pPr>
      <w:bookmarkStart w:id="148" w:name="_Toc55253283"/>
      <w:bookmarkStart w:id="149" w:name="_Ref55253627"/>
      <w:r>
        <w:t xml:space="preserve">Tabela </w:t>
      </w:r>
      <w:r>
        <w:fldChar w:fldCharType="begin"/>
      </w:r>
      <w:r>
        <w:instrText xml:space="preserve"> SEQ Tabela \* ARABIC </w:instrText>
      </w:r>
      <w:r>
        <w:fldChar w:fldCharType="separate"/>
      </w:r>
      <w:r>
        <w:rPr>
          <w:noProof/>
        </w:rPr>
        <w:t>2</w:t>
      </w:r>
      <w:r>
        <w:fldChar w:fldCharType="end"/>
      </w:r>
      <w:bookmarkEnd w:id="149"/>
      <w:r>
        <w:t xml:space="preserve"> matriz confusão da classe 12, gênero musical country</w:t>
      </w:r>
      <w:r w:rsidR="00CE2C6D">
        <w:t xml:space="preserve"> </w:t>
      </w:r>
      <w:r w:rsidR="00CE2C6D" w:rsidRPr="0006553D">
        <w:t>(próprio, 2020)</w:t>
      </w:r>
      <w:bookmarkEnd w:id="148"/>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0" w:name="_Ref55011605"/>
            <w:bookmarkStart w:id="15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2" w:name="_Ref55013706"/>
      <w:bookmarkStart w:id="153"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50"/>
      <w:bookmarkEnd w:id="152"/>
      <w:r>
        <w:t xml:space="preserve"> Matrix confusão do usuário </w:t>
      </w:r>
      <w:r w:rsidRPr="00251B57">
        <w:t>spotify:user:4i3jdhv6vubcjdpwsn38iv8u4</w:t>
      </w:r>
      <w:r w:rsidR="0006553D">
        <w:t xml:space="preserve"> </w:t>
      </w:r>
      <w:bookmarkStart w:id="154" w:name="_Hlk55013242"/>
      <w:r w:rsidR="0006553D" w:rsidRPr="0006553D">
        <w:t>(próprio, 2020)</w:t>
      </w:r>
      <w:bookmarkEnd w:id="151"/>
      <w:bookmarkEnd w:id="153"/>
      <w:bookmarkEnd w:id="154"/>
    </w:p>
    <w:p w14:paraId="29875599" w14:textId="295797AD" w:rsidR="008F2AE9" w:rsidRPr="006C1E7D" w:rsidRDefault="008F2AE9" w:rsidP="00972812">
      <w:pPr>
        <w:pStyle w:val="Ttulo1"/>
      </w:pPr>
      <w:bookmarkStart w:id="155" w:name="_Toc54931573"/>
      <w:r w:rsidRPr="006C1E7D">
        <w:lastRenderedPageBreak/>
        <w:t>CONCLUSÃO</w:t>
      </w:r>
      <w:bookmarkEnd w:id="15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4A74AF42" w:rsidR="007468ED" w:rsidRDefault="0066283C" w:rsidP="007468ED">
      <w:pPr>
        <w:pStyle w:val="Ttulo2"/>
      </w:pPr>
      <w:bookmarkStart w:id="156" w:name="_Toc54931574"/>
      <w:r>
        <w:t>Trabalhos futuros</w:t>
      </w:r>
      <w:bookmarkEnd w:id="15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0C2B2CE8"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697F3C69" w14:textId="125696D1" w:rsidR="008F2AE9" w:rsidRPr="00310EA6" w:rsidRDefault="008F2AE9" w:rsidP="00972812">
      <w:pPr>
        <w:pStyle w:val="Ttulo1-semnumerao"/>
      </w:pPr>
      <w:bookmarkStart w:id="157" w:name="_Toc54931575"/>
      <w:commentRangeStart w:id="158"/>
      <w:commentRangeStart w:id="159"/>
      <w:r w:rsidRPr="00310EA6">
        <w:lastRenderedPageBreak/>
        <w:t>Referências Bibliográficas</w:t>
      </w:r>
      <w:commentRangeEnd w:id="158"/>
      <w:r w:rsidR="009518DB">
        <w:rPr>
          <w:rStyle w:val="Refdecomentrio"/>
          <w:b w:val="0"/>
          <w:caps w:val="0"/>
          <w:snapToGrid/>
          <w:spacing w:val="0"/>
          <w:kern w:val="0"/>
        </w:rPr>
        <w:commentReference w:id="158"/>
      </w:r>
      <w:commentRangeEnd w:id="159"/>
      <w:r w:rsidR="005A74E7">
        <w:rPr>
          <w:rStyle w:val="Refdecomentrio"/>
          <w:b w:val="0"/>
          <w:caps w:val="0"/>
          <w:snapToGrid/>
          <w:spacing w:val="0"/>
          <w:kern w:val="0"/>
        </w:rPr>
        <w:commentReference w:id="159"/>
      </w:r>
      <w:bookmarkEnd w:id="157"/>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Esse estudo está baseado em quê ????</w:t>
      </w:r>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Por que há tanto espaço abaixo ???</w:t>
      </w:r>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Onde foram encontrados ???</w:t>
      </w:r>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Por que há tanto espaço abaixo ???</w:t>
      </w:r>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Por que há tanto espaço abaixo ???</w:t>
      </w:r>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Sim, sera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Os verbos não são no futuro !!!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Será um webapp</w:t>
      </w:r>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Não seria recomendação musical ???</w:t>
      </w:r>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44"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5"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é mas não é)</w:t>
      </w:r>
    </w:p>
  </w:comment>
  <w:comment w:id="146"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7"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8"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9" w:author="Érico Souza Loewe" w:date="2020-07-02T00:25:00Z" w:initials="ÉSL">
    <w:p w14:paraId="23D9DB80" w14:textId="3D88D14E" w:rsidR="00227D4F" w:rsidRDefault="00227D4F"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96853A" w14:textId="77777777" w:rsidR="00871F4B" w:rsidRDefault="00871F4B" w:rsidP="00972812">
      <w:r>
        <w:separator/>
      </w:r>
    </w:p>
    <w:p w14:paraId="5581C8F4" w14:textId="77777777" w:rsidR="00871F4B" w:rsidRDefault="00871F4B" w:rsidP="00972812"/>
    <w:p w14:paraId="6F070C09" w14:textId="77777777" w:rsidR="00871F4B" w:rsidRDefault="00871F4B" w:rsidP="00972812"/>
    <w:p w14:paraId="7C659579" w14:textId="77777777" w:rsidR="00871F4B" w:rsidRDefault="00871F4B" w:rsidP="00972812"/>
    <w:p w14:paraId="60244BD9" w14:textId="77777777" w:rsidR="00871F4B" w:rsidRDefault="00871F4B" w:rsidP="00972812"/>
    <w:p w14:paraId="6B7EBEA3" w14:textId="77777777" w:rsidR="00871F4B" w:rsidRDefault="00871F4B" w:rsidP="00972812"/>
    <w:p w14:paraId="78646840" w14:textId="77777777" w:rsidR="00871F4B" w:rsidRDefault="00871F4B" w:rsidP="00972812"/>
    <w:p w14:paraId="3F0054F6" w14:textId="77777777" w:rsidR="00871F4B" w:rsidRDefault="00871F4B" w:rsidP="00972812"/>
    <w:p w14:paraId="0AC848FF" w14:textId="77777777" w:rsidR="00871F4B" w:rsidRDefault="00871F4B" w:rsidP="00972812"/>
    <w:p w14:paraId="40A51A21" w14:textId="77777777" w:rsidR="00871F4B" w:rsidRDefault="00871F4B" w:rsidP="00972812"/>
    <w:p w14:paraId="18E8465F" w14:textId="77777777" w:rsidR="00871F4B" w:rsidRDefault="00871F4B" w:rsidP="00972812"/>
    <w:p w14:paraId="21E070F2" w14:textId="77777777" w:rsidR="00871F4B" w:rsidRDefault="00871F4B" w:rsidP="00972812"/>
    <w:p w14:paraId="3A59C3DD" w14:textId="77777777" w:rsidR="00871F4B" w:rsidRDefault="00871F4B" w:rsidP="00972812"/>
    <w:p w14:paraId="20BBC7DC" w14:textId="77777777" w:rsidR="00871F4B" w:rsidRDefault="00871F4B" w:rsidP="00972812"/>
    <w:p w14:paraId="5EEEFCD7" w14:textId="77777777" w:rsidR="00871F4B" w:rsidRDefault="00871F4B" w:rsidP="00972812"/>
    <w:p w14:paraId="1166AD9C" w14:textId="77777777" w:rsidR="00871F4B" w:rsidRDefault="00871F4B" w:rsidP="00972812"/>
    <w:p w14:paraId="2B1EE38F" w14:textId="77777777" w:rsidR="00871F4B" w:rsidRDefault="00871F4B" w:rsidP="00972812"/>
    <w:p w14:paraId="5B0CAD07" w14:textId="77777777" w:rsidR="00871F4B" w:rsidRDefault="00871F4B" w:rsidP="00972812"/>
    <w:p w14:paraId="1056DBB5" w14:textId="77777777" w:rsidR="00871F4B" w:rsidRDefault="00871F4B" w:rsidP="00972812"/>
    <w:p w14:paraId="6F377363" w14:textId="77777777" w:rsidR="00871F4B" w:rsidRDefault="00871F4B" w:rsidP="00972812"/>
    <w:p w14:paraId="3D52857E" w14:textId="77777777" w:rsidR="00871F4B" w:rsidRDefault="00871F4B" w:rsidP="00972812"/>
    <w:p w14:paraId="21D7F53D" w14:textId="77777777" w:rsidR="00871F4B" w:rsidRDefault="00871F4B" w:rsidP="00972812"/>
    <w:p w14:paraId="74E7DD0E" w14:textId="77777777" w:rsidR="00871F4B" w:rsidRDefault="00871F4B" w:rsidP="00972812"/>
    <w:p w14:paraId="7E184F41" w14:textId="77777777" w:rsidR="00871F4B" w:rsidRDefault="00871F4B" w:rsidP="00972812"/>
    <w:p w14:paraId="05A5637B" w14:textId="77777777" w:rsidR="00871F4B" w:rsidRDefault="00871F4B" w:rsidP="00972812"/>
    <w:p w14:paraId="34E62AB2" w14:textId="77777777" w:rsidR="00871F4B" w:rsidRDefault="00871F4B" w:rsidP="00972812"/>
    <w:p w14:paraId="7D00AD4D" w14:textId="77777777" w:rsidR="00871F4B" w:rsidRDefault="00871F4B" w:rsidP="00972812"/>
    <w:p w14:paraId="1E055D7C" w14:textId="77777777" w:rsidR="00871F4B" w:rsidRDefault="00871F4B" w:rsidP="00972812"/>
    <w:p w14:paraId="4EE010EC" w14:textId="77777777" w:rsidR="00871F4B" w:rsidRDefault="00871F4B" w:rsidP="00972812"/>
    <w:p w14:paraId="04F61464" w14:textId="77777777" w:rsidR="00871F4B" w:rsidRDefault="00871F4B" w:rsidP="00972812"/>
    <w:p w14:paraId="6F78EDF5" w14:textId="77777777" w:rsidR="00871F4B" w:rsidRDefault="00871F4B" w:rsidP="00972812"/>
    <w:p w14:paraId="0D4DC199" w14:textId="77777777" w:rsidR="00871F4B" w:rsidRDefault="00871F4B" w:rsidP="00972812"/>
    <w:p w14:paraId="7B08CC24" w14:textId="77777777" w:rsidR="00871F4B" w:rsidRDefault="00871F4B" w:rsidP="00972812"/>
    <w:p w14:paraId="1B8C7ECF" w14:textId="77777777" w:rsidR="00871F4B" w:rsidRDefault="00871F4B" w:rsidP="00972812"/>
    <w:p w14:paraId="77E99D3E" w14:textId="77777777" w:rsidR="00871F4B" w:rsidRDefault="00871F4B"/>
    <w:p w14:paraId="58424FC1" w14:textId="77777777" w:rsidR="00871F4B" w:rsidRDefault="00871F4B" w:rsidP="005272A3"/>
    <w:p w14:paraId="02FA7F40" w14:textId="77777777" w:rsidR="00871F4B" w:rsidRDefault="00871F4B" w:rsidP="005272A3"/>
    <w:p w14:paraId="5EF06F73" w14:textId="77777777" w:rsidR="00871F4B" w:rsidRDefault="00871F4B" w:rsidP="005272A3"/>
    <w:p w14:paraId="48F06745" w14:textId="77777777" w:rsidR="00871F4B" w:rsidRDefault="00871F4B" w:rsidP="005272A3"/>
  </w:endnote>
  <w:endnote w:type="continuationSeparator" w:id="0">
    <w:p w14:paraId="7E345D31" w14:textId="77777777" w:rsidR="00871F4B" w:rsidRDefault="00871F4B" w:rsidP="00972812">
      <w:r>
        <w:continuationSeparator/>
      </w:r>
    </w:p>
    <w:p w14:paraId="39E80F78" w14:textId="77777777" w:rsidR="00871F4B" w:rsidRDefault="00871F4B" w:rsidP="00972812"/>
    <w:p w14:paraId="16A65360" w14:textId="77777777" w:rsidR="00871F4B" w:rsidRDefault="00871F4B" w:rsidP="00972812"/>
    <w:p w14:paraId="05D9491E" w14:textId="77777777" w:rsidR="00871F4B" w:rsidRDefault="00871F4B" w:rsidP="00972812"/>
    <w:p w14:paraId="7BD6C30F" w14:textId="77777777" w:rsidR="00871F4B" w:rsidRDefault="00871F4B" w:rsidP="00972812"/>
    <w:p w14:paraId="79061B5E" w14:textId="77777777" w:rsidR="00871F4B" w:rsidRDefault="00871F4B" w:rsidP="00972812"/>
    <w:p w14:paraId="7A54EE57" w14:textId="77777777" w:rsidR="00871F4B" w:rsidRDefault="00871F4B" w:rsidP="00972812"/>
    <w:p w14:paraId="27486FED" w14:textId="77777777" w:rsidR="00871F4B" w:rsidRDefault="00871F4B" w:rsidP="00972812"/>
    <w:p w14:paraId="20FA955E" w14:textId="77777777" w:rsidR="00871F4B" w:rsidRDefault="00871F4B" w:rsidP="00972812"/>
    <w:p w14:paraId="4840E873" w14:textId="77777777" w:rsidR="00871F4B" w:rsidRDefault="00871F4B" w:rsidP="00972812"/>
    <w:p w14:paraId="7D22718B" w14:textId="77777777" w:rsidR="00871F4B" w:rsidRDefault="00871F4B" w:rsidP="00972812"/>
    <w:p w14:paraId="2D6AE5AC" w14:textId="77777777" w:rsidR="00871F4B" w:rsidRDefault="00871F4B" w:rsidP="00972812"/>
    <w:p w14:paraId="78F9BAD7" w14:textId="77777777" w:rsidR="00871F4B" w:rsidRDefault="00871F4B" w:rsidP="00972812"/>
    <w:p w14:paraId="1F81D5A0" w14:textId="77777777" w:rsidR="00871F4B" w:rsidRDefault="00871F4B" w:rsidP="00972812"/>
    <w:p w14:paraId="52ED16FE" w14:textId="77777777" w:rsidR="00871F4B" w:rsidRDefault="00871F4B" w:rsidP="00972812"/>
    <w:p w14:paraId="6C97ED21" w14:textId="77777777" w:rsidR="00871F4B" w:rsidRDefault="00871F4B" w:rsidP="00972812"/>
    <w:p w14:paraId="1B71098B" w14:textId="77777777" w:rsidR="00871F4B" w:rsidRDefault="00871F4B" w:rsidP="00972812"/>
    <w:p w14:paraId="5A87EB64" w14:textId="77777777" w:rsidR="00871F4B" w:rsidRDefault="00871F4B" w:rsidP="00972812"/>
    <w:p w14:paraId="2B5E49A0" w14:textId="77777777" w:rsidR="00871F4B" w:rsidRDefault="00871F4B" w:rsidP="00972812"/>
    <w:p w14:paraId="5B3B40FC" w14:textId="77777777" w:rsidR="00871F4B" w:rsidRDefault="00871F4B" w:rsidP="00972812"/>
    <w:p w14:paraId="0B38F6CA" w14:textId="77777777" w:rsidR="00871F4B" w:rsidRDefault="00871F4B" w:rsidP="00972812"/>
    <w:p w14:paraId="236064CC" w14:textId="77777777" w:rsidR="00871F4B" w:rsidRDefault="00871F4B" w:rsidP="00972812"/>
    <w:p w14:paraId="4407AF8A" w14:textId="77777777" w:rsidR="00871F4B" w:rsidRDefault="00871F4B" w:rsidP="00972812"/>
    <w:p w14:paraId="75E61B45" w14:textId="77777777" w:rsidR="00871F4B" w:rsidRDefault="00871F4B" w:rsidP="00972812"/>
    <w:p w14:paraId="17B1139D" w14:textId="77777777" w:rsidR="00871F4B" w:rsidRDefault="00871F4B" w:rsidP="00972812"/>
    <w:p w14:paraId="7F4A3716" w14:textId="77777777" w:rsidR="00871F4B" w:rsidRDefault="00871F4B" w:rsidP="00972812"/>
    <w:p w14:paraId="5D304B04" w14:textId="77777777" w:rsidR="00871F4B" w:rsidRDefault="00871F4B" w:rsidP="00972812"/>
    <w:p w14:paraId="20BAB464" w14:textId="77777777" w:rsidR="00871F4B" w:rsidRDefault="00871F4B" w:rsidP="00972812"/>
    <w:p w14:paraId="35A7354C" w14:textId="77777777" w:rsidR="00871F4B" w:rsidRDefault="00871F4B" w:rsidP="00972812"/>
    <w:p w14:paraId="6AB47DB2" w14:textId="77777777" w:rsidR="00871F4B" w:rsidRDefault="00871F4B" w:rsidP="00972812"/>
    <w:p w14:paraId="294714BF" w14:textId="77777777" w:rsidR="00871F4B" w:rsidRDefault="00871F4B" w:rsidP="00972812"/>
    <w:p w14:paraId="26F39943" w14:textId="77777777" w:rsidR="00871F4B" w:rsidRDefault="00871F4B" w:rsidP="00972812"/>
    <w:p w14:paraId="6A4B69D1" w14:textId="77777777" w:rsidR="00871F4B" w:rsidRDefault="00871F4B" w:rsidP="00972812"/>
    <w:p w14:paraId="6A2765E4" w14:textId="77777777" w:rsidR="00871F4B" w:rsidRDefault="00871F4B" w:rsidP="00972812"/>
    <w:p w14:paraId="047CDC69" w14:textId="77777777" w:rsidR="00871F4B" w:rsidRDefault="00871F4B"/>
    <w:p w14:paraId="45204FEE" w14:textId="77777777" w:rsidR="00871F4B" w:rsidRDefault="00871F4B" w:rsidP="005272A3"/>
    <w:p w14:paraId="03A7489D" w14:textId="77777777" w:rsidR="00871F4B" w:rsidRDefault="00871F4B" w:rsidP="005272A3"/>
    <w:p w14:paraId="439958C5" w14:textId="77777777" w:rsidR="00871F4B" w:rsidRDefault="00871F4B" w:rsidP="005272A3"/>
    <w:p w14:paraId="6CEF5E12" w14:textId="77777777" w:rsidR="00871F4B" w:rsidRDefault="00871F4B"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6D306B" w14:textId="77777777" w:rsidR="00871F4B" w:rsidRDefault="00871F4B" w:rsidP="00972812">
      <w:r>
        <w:separator/>
      </w:r>
    </w:p>
    <w:p w14:paraId="73E74C0A" w14:textId="77777777" w:rsidR="00871F4B" w:rsidRDefault="00871F4B" w:rsidP="00972812"/>
    <w:p w14:paraId="0B5D0D4D" w14:textId="77777777" w:rsidR="00871F4B" w:rsidRDefault="00871F4B" w:rsidP="00972812"/>
    <w:p w14:paraId="0BD40B95" w14:textId="77777777" w:rsidR="00871F4B" w:rsidRDefault="00871F4B" w:rsidP="00972812"/>
    <w:p w14:paraId="60CD06FA" w14:textId="77777777" w:rsidR="00871F4B" w:rsidRDefault="00871F4B" w:rsidP="00972812"/>
    <w:p w14:paraId="34919956" w14:textId="77777777" w:rsidR="00871F4B" w:rsidRDefault="00871F4B" w:rsidP="00972812"/>
    <w:p w14:paraId="50B43D07" w14:textId="77777777" w:rsidR="00871F4B" w:rsidRDefault="00871F4B" w:rsidP="00972812"/>
    <w:p w14:paraId="2D9605A5" w14:textId="77777777" w:rsidR="00871F4B" w:rsidRDefault="00871F4B" w:rsidP="00972812"/>
    <w:p w14:paraId="6F634515" w14:textId="77777777" w:rsidR="00871F4B" w:rsidRDefault="00871F4B" w:rsidP="00972812"/>
    <w:p w14:paraId="4E5E3508" w14:textId="77777777" w:rsidR="00871F4B" w:rsidRDefault="00871F4B" w:rsidP="00972812"/>
    <w:p w14:paraId="0F255E3C" w14:textId="77777777" w:rsidR="00871F4B" w:rsidRDefault="00871F4B" w:rsidP="00972812"/>
    <w:p w14:paraId="279CCD9C" w14:textId="77777777" w:rsidR="00871F4B" w:rsidRDefault="00871F4B" w:rsidP="00972812"/>
    <w:p w14:paraId="45889AC9" w14:textId="77777777" w:rsidR="00871F4B" w:rsidRDefault="00871F4B" w:rsidP="00972812"/>
    <w:p w14:paraId="24A6E4F1" w14:textId="77777777" w:rsidR="00871F4B" w:rsidRDefault="00871F4B" w:rsidP="00972812"/>
    <w:p w14:paraId="31A9B5D0" w14:textId="77777777" w:rsidR="00871F4B" w:rsidRDefault="00871F4B" w:rsidP="00972812"/>
    <w:p w14:paraId="56B0B23F" w14:textId="77777777" w:rsidR="00871F4B" w:rsidRDefault="00871F4B" w:rsidP="00972812"/>
    <w:p w14:paraId="53B2F1E1" w14:textId="77777777" w:rsidR="00871F4B" w:rsidRDefault="00871F4B" w:rsidP="00972812"/>
    <w:p w14:paraId="12F61A29" w14:textId="77777777" w:rsidR="00871F4B" w:rsidRDefault="00871F4B" w:rsidP="00972812"/>
    <w:p w14:paraId="06564D12" w14:textId="77777777" w:rsidR="00871F4B" w:rsidRDefault="00871F4B" w:rsidP="00972812"/>
    <w:p w14:paraId="37D76B87" w14:textId="77777777" w:rsidR="00871F4B" w:rsidRDefault="00871F4B" w:rsidP="00972812"/>
    <w:p w14:paraId="5E44F887" w14:textId="77777777" w:rsidR="00871F4B" w:rsidRDefault="00871F4B" w:rsidP="00972812"/>
    <w:p w14:paraId="16FF2EC2" w14:textId="77777777" w:rsidR="00871F4B" w:rsidRDefault="00871F4B" w:rsidP="00972812"/>
    <w:p w14:paraId="56B1888A" w14:textId="77777777" w:rsidR="00871F4B" w:rsidRDefault="00871F4B" w:rsidP="00972812"/>
    <w:p w14:paraId="73CFFB95" w14:textId="77777777" w:rsidR="00871F4B" w:rsidRDefault="00871F4B" w:rsidP="00972812"/>
    <w:p w14:paraId="0CF38116" w14:textId="77777777" w:rsidR="00871F4B" w:rsidRDefault="00871F4B" w:rsidP="00972812"/>
    <w:p w14:paraId="74ABE981" w14:textId="77777777" w:rsidR="00871F4B" w:rsidRDefault="00871F4B"/>
    <w:p w14:paraId="0229E2C4" w14:textId="77777777" w:rsidR="00871F4B" w:rsidRDefault="00871F4B" w:rsidP="005272A3"/>
    <w:p w14:paraId="1BED3812" w14:textId="77777777" w:rsidR="00871F4B" w:rsidRDefault="00871F4B" w:rsidP="005272A3"/>
    <w:p w14:paraId="768CCD39" w14:textId="77777777" w:rsidR="00871F4B" w:rsidRDefault="00871F4B" w:rsidP="005272A3"/>
    <w:p w14:paraId="12AA0DE1" w14:textId="77777777" w:rsidR="00871F4B" w:rsidRDefault="00871F4B" w:rsidP="005272A3"/>
  </w:footnote>
  <w:footnote w:type="continuationSeparator" w:id="0">
    <w:p w14:paraId="44A0A746" w14:textId="77777777" w:rsidR="00871F4B" w:rsidRDefault="00871F4B" w:rsidP="00972812">
      <w:r>
        <w:continuationSeparator/>
      </w:r>
    </w:p>
    <w:p w14:paraId="623E021E" w14:textId="77777777" w:rsidR="00871F4B" w:rsidRDefault="00871F4B" w:rsidP="00972812"/>
    <w:p w14:paraId="7FE422FE" w14:textId="77777777" w:rsidR="00871F4B" w:rsidRDefault="00871F4B" w:rsidP="00972812"/>
    <w:p w14:paraId="6E1F7244" w14:textId="77777777" w:rsidR="00871F4B" w:rsidRDefault="00871F4B" w:rsidP="00972812"/>
    <w:p w14:paraId="476F8E9E" w14:textId="77777777" w:rsidR="00871F4B" w:rsidRDefault="00871F4B" w:rsidP="00972812"/>
    <w:p w14:paraId="1DBF1D3D" w14:textId="77777777" w:rsidR="00871F4B" w:rsidRDefault="00871F4B" w:rsidP="00972812"/>
    <w:p w14:paraId="47D17ED5" w14:textId="77777777" w:rsidR="00871F4B" w:rsidRDefault="00871F4B" w:rsidP="00972812"/>
    <w:p w14:paraId="4AFB8AC5" w14:textId="77777777" w:rsidR="00871F4B" w:rsidRDefault="00871F4B" w:rsidP="00972812"/>
    <w:p w14:paraId="2F0775CB" w14:textId="77777777" w:rsidR="00871F4B" w:rsidRDefault="00871F4B" w:rsidP="00972812"/>
    <w:p w14:paraId="4C3EB880" w14:textId="77777777" w:rsidR="00871F4B" w:rsidRDefault="00871F4B" w:rsidP="00972812"/>
    <w:p w14:paraId="1D38D27B" w14:textId="77777777" w:rsidR="00871F4B" w:rsidRDefault="00871F4B" w:rsidP="00972812"/>
    <w:p w14:paraId="27EF7334" w14:textId="77777777" w:rsidR="00871F4B" w:rsidRDefault="00871F4B" w:rsidP="00972812"/>
    <w:p w14:paraId="28236669" w14:textId="77777777" w:rsidR="00871F4B" w:rsidRDefault="00871F4B" w:rsidP="00972812"/>
    <w:p w14:paraId="711C9FC9" w14:textId="77777777" w:rsidR="00871F4B" w:rsidRDefault="00871F4B" w:rsidP="00972812"/>
    <w:p w14:paraId="722AD375" w14:textId="77777777" w:rsidR="00871F4B" w:rsidRDefault="00871F4B" w:rsidP="00972812"/>
    <w:p w14:paraId="6FFF3001" w14:textId="77777777" w:rsidR="00871F4B" w:rsidRDefault="00871F4B" w:rsidP="00972812"/>
    <w:p w14:paraId="2BE183FC" w14:textId="77777777" w:rsidR="00871F4B" w:rsidRDefault="00871F4B" w:rsidP="00972812"/>
    <w:p w14:paraId="05912A80" w14:textId="77777777" w:rsidR="00871F4B" w:rsidRDefault="00871F4B" w:rsidP="00972812"/>
    <w:p w14:paraId="2D181CB6" w14:textId="77777777" w:rsidR="00871F4B" w:rsidRDefault="00871F4B" w:rsidP="00972812"/>
    <w:p w14:paraId="11122C0A" w14:textId="77777777" w:rsidR="00871F4B" w:rsidRDefault="00871F4B" w:rsidP="00972812"/>
    <w:p w14:paraId="01303EC6" w14:textId="77777777" w:rsidR="00871F4B" w:rsidRDefault="00871F4B" w:rsidP="00972812"/>
    <w:p w14:paraId="32E4DBD1" w14:textId="77777777" w:rsidR="00871F4B" w:rsidRDefault="00871F4B" w:rsidP="00972812"/>
    <w:p w14:paraId="10D1A903" w14:textId="77777777" w:rsidR="00871F4B" w:rsidRDefault="00871F4B" w:rsidP="00972812"/>
    <w:p w14:paraId="564D8D07" w14:textId="77777777" w:rsidR="00871F4B" w:rsidRDefault="00871F4B" w:rsidP="00972812"/>
    <w:p w14:paraId="782818D3" w14:textId="77777777" w:rsidR="00871F4B" w:rsidRDefault="00871F4B" w:rsidP="00972812"/>
    <w:p w14:paraId="354D3F8E" w14:textId="77777777" w:rsidR="00871F4B" w:rsidRDefault="00871F4B" w:rsidP="00972812"/>
    <w:p w14:paraId="6F8BE973" w14:textId="77777777" w:rsidR="00871F4B" w:rsidRDefault="00871F4B" w:rsidP="00972812"/>
    <w:p w14:paraId="6587C9D3" w14:textId="77777777" w:rsidR="00871F4B" w:rsidRDefault="00871F4B" w:rsidP="00972812"/>
    <w:p w14:paraId="255696F8" w14:textId="77777777" w:rsidR="00871F4B" w:rsidRDefault="00871F4B" w:rsidP="00972812"/>
    <w:p w14:paraId="05EA707A" w14:textId="77777777" w:rsidR="00871F4B" w:rsidRDefault="00871F4B" w:rsidP="00972812"/>
    <w:p w14:paraId="0DE9BDA2" w14:textId="77777777" w:rsidR="00871F4B" w:rsidRDefault="00871F4B" w:rsidP="00972812"/>
    <w:p w14:paraId="5B1CA400" w14:textId="77777777" w:rsidR="00871F4B" w:rsidRDefault="00871F4B" w:rsidP="00972812"/>
    <w:p w14:paraId="74CC7E05" w14:textId="77777777" w:rsidR="00871F4B" w:rsidRDefault="00871F4B" w:rsidP="00972812"/>
    <w:p w14:paraId="640B86D7" w14:textId="77777777" w:rsidR="00871F4B" w:rsidRDefault="00871F4B" w:rsidP="00972812"/>
    <w:p w14:paraId="2940DE38" w14:textId="77777777" w:rsidR="00871F4B" w:rsidRDefault="00871F4B"/>
    <w:p w14:paraId="3899C457" w14:textId="77777777" w:rsidR="00871F4B" w:rsidRDefault="00871F4B" w:rsidP="005272A3"/>
    <w:p w14:paraId="7E0E07B5" w14:textId="77777777" w:rsidR="00871F4B" w:rsidRDefault="00871F4B" w:rsidP="005272A3"/>
    <w:p w14:paraId="7B4A9D3E" w14:textId="77777777" w:rsidR="00871F4B" w:rsidRDefault="00871F4B" w:rsidP="005272A3"/>
    <w:p w14:paraId="787F4257" w14:textId="77777777" w:rsidR="00871F4B" w:rsidRDefault="00871F4B"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661C"/>
    <w:rsid w:val="003D72FC"/>
    <w:rsid w:val="003E01C9"/>
    <w:rsid w:val="003E1AAE"/>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1F4B"/>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500DD"/>
    <w:rsid w:val="00D50112"/>
    <w:rsid w:val="00D504D7"/>
    <w:rsid w:val="00D50931"/>
    <w:rsid w:val="00D50BAA"/>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95</TotalTime>
  <Pages>73</Pages>
  <Words>21521</Words>
  <Characters>116214</Characters>
  <Application>Microsoft Office Word</Application>
  <DocSecurity>0</DocSecurity>
  <Lines>968</Lines>
  <Paragraphs>2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46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50</cp:revision>
  <cp:lastPrinted>2003-10-22T01:33:00Z</cp:lastPrinted>
  <dcterms:created xsi:type="dcterms:W3CDTF">2020-07-01T22:52:00Z</dcterms:created>
  <dcterms:modified xsi:type="dcterms:W3CDTF">2020-11-03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